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E1772C" w14:textId="77777777" w:rsidR="00F50D88" w:rsidRDefault="000A400A" w:rsidP="00D34D3A">
      <w:bookmarkStart w:id="0" w:name="_GoBack"/>
      <w:bookmarkEnd w:id="0"/>
    </w:p>
    <w:p w14:paraId="39A5B272" w14:textId="77777777" w:rsidR="00D34D3A" w:rsidRDefault="00D34D3A" w:rsidP="009622BB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  <w:r w:rsidRPr="00D34D3A">
        <w:rPr>
          <w:noProof/>
        </w:rPr>
        <w:drawing>
          <wp:anchor distT="0" distB="0" distL="114300" distR="114300" simplePos="0" relativeHeight="251658240" behindDoc="1" locked="0" layoutInCell="1" allowOverlap="1" wp14:anchorId="688413AC" wp14:editId="1ADC2913">
            <wp:simplePos x="0" y="0"/>
            <wp:positionH relativeFrom="column">
              <wp:posOffset>485775</wp:posOffset>
            </wp:positionH>
            <wp:positionV relativeFrom="paragraph">
              <wp:posOffset>400685</wp:posOffset>
            </wp:positionV>
            <wp:extent cx="4176395" cy="2952115"/>
            <wp:effectExtent l="0" t="0" r="0" b="635"/>
            <wp:wrapNone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143FA"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  <w:t xml:space="preserve">Additional file </w:t>
      </w:r>
      <w:r w:rsidR="009622BB"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  <w:t>5</w:t>
      </w:r>
    </w:p>
    <w:p w14:paraId="24BB82A0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488F0B57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32B2F2EE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161E64A3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27078254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661FA46F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66F420F2" w14:textId="23DF65E1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3EA0CFF6" w14:textId="6A6F0272" w:rsidR="00D34D3A" w:rsidRDefault="0036669B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  <w:r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392FCBE" wp14:editId="709C2B9A">
                <wp:simplePos x="0" y="0"/>
                <wp:positionH relativeFrom="column">
                  <wp:posOffset>2276475</wp:posOffset>
                </wp:positionH>
                <wp:positionV relativeFrom="paragraph">
                  <wp:posOffset>325120</wp:posOffset>
                </wp:positionV>
                <wp:extent cx="628650" cy="276225"/>
                <wp:effectExtent l="0" t="0" r="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8650" cy="2762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41E1543" w14:textId="610CBCA1" w:rsidR="0036669B" w:rsidRDefault="0036669B" w:rsidP="0036669B">
                            <w:r>
                              <w:t>PC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cx="http://schemas.microsoft.com/office/drawing/2014/chartex">
            <w:pict>
              <v:shapetype w14:anchorId="0392FCB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179.25pt;margin-top:25.6pt;width:49.5pt;height:21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D3V9egIAAGEFAAAOAAAAZHJzL2Uyb0RvYy54bWysVFtv0zAUfkfiP1h+Z2nTy0a1dCqbipCm&#10;baJDe3Ydu42wfYztNim/nmMnacvgZYiX5Picz5/P/fqm0YrshfMVmIIOLwaUCMOhrMymoN+elx+u&#10;KPGBmZIpMKKgB+Hpzfz9u+vazkQOW1ClcARJjJ/VtqDbEOwsyzzfCs38BVhh0CjBaRbw6DZZ6ViN&#10;7Fpl+WAwzWpwpXXAhfeovWuNdJ74pRQ8PErpRSCqoOhbSF+Xvuv4zebXbLZxzG4r3rnB/sELzSqD&#10;jx6p7lhgZOeqP6h0xR14kOGCg85AyoqLFANGMxy8ima1ZVakWDA53h7T5P8fLX/YPzlSlQUdUWKY&#10;xhI9iyaQT9CQUcxObf0MQSuLsNCgGqvc6z0qY9CNdDr+MRyCdszz4ZjbSMZROc2vphO0cDTll9M8&#10;n0SW7HTZOh8+C9AkCgV1WLqUUba/96GF9pD4loFlpVQqnzKkxgdGSP+bBcmViRqRGqGjiQG1jicp&#10;HJSIGGW+ComJSP5HRWpBcasc2TNsHsa5MCGFnngRHVESnXjLxQ5/8uotl9s4+pfBhONlXRlwKfpX&#10;bpffe5dli8ecn8UdxdCsm67QaygPWGcH7Zx4y5cVVuOe+fDEHA4GFhCHPTziRyrArEMnUbIF9/Nv&#10;+ojHfkUrJTUOWkH9jx1zghL1xWAnfxyOx3Ey02E8uczx4M4t63OL2elbwHIMca1YnsSID6oXpQP9&#10;gjthEV9FEzMc3y5o6MXb0I4/7hQuFosEwlm0LNybleWROlYn9tpz88Kc7RoyYCc/QD+SbPaqL1ts&#10;vGlgsQsgq9S0McFtVrvE4xyntu92TlwU5+eEOm3G+S8AAAD//wMAUEsDBBQABgAIAAAAIQBEJLjR&#10;5QAAAA4BAAAPAAAAZHJzL2Rvd25yZXYueG1sTE89T8MwEN2R+A/WIbFRp6GmaRqnqoIqJFSGli7d&#10;nNhNIuJziN028Os5JlhOunvv3ke2Gm3HLmbwrUMJ00kEzGDldIu1hMP75iEB5oNCrTqHRsKX8bDK&#10;b28ylWp3xZ257EPNSAR9qiQ0IfQp575qjFV+4nqDhJ3cYFWgdai5HtSVxG3H4yh64la1SA6N6k3R&#10;mOpjf7YSXovNm9qVsU2+u+Jle1r3n4ejkPL+bnxe0lgvgQUzhr8P+O1A+SGnYKU7o/ask/AoEkFU&#10;CWIaAyPCTMzpUEpYzObA84z/r5H/AAAA//8DAFBLAQItABQABgAIAAAAIQC2gziS/gAAAOEBAAAT&#10;AAAAAAAAAAAAAAAAAAAAAABbQ29udGVudF9UeXBlc10ueG1sUEsBAi0AFAAGAAgAAAAhADj9If/W&#10;AAAAlAEAAAsAAAAAAAAAAAAAAAAALwEAAF9yZWxzLy5yZWxzUEsBAi0AFAAGAAgAAAAhAKMPdX16&#10;AgAAYQUAAA4AAAAAAAAAAAAAAAAALgIAAGRycy9lMm9Eb2MueG1sUEsBAi0AFAAGAAgAAAAhAEQk&#10;uNHlAAAADgEAAA8AAAAAAAAAAAAAAAAA1AQAAGRycy9kb3ducmV2LnhtbFBLBQYAAAAABAAEAPMA&#10;AADmBQAAAAA=&#10;" filled="f" stroked="f" strokeweight=".5pt">
                <v:textbox>
                  <w:txbxContent>
                    <w:p w14:paraId="341E1543" w14:textId="610CBCA1" w:rsidR="0036669B" w:rsidRDefault="0036669B" w:rsidP="0036669B">
                      <w:r>
                        <w:t>PC9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49C539B" wp14:editId="700AFD16">
                <wp:simplePos x="0" y="0"/>
                <wp:positionH relativeFrom="column">
                  <wp:posOffset>2971800</wp:posOffset>
                </wp:positionH>
                <wp:positionV relativeFrom="paragraph">
                  <wp:posOffset>325120</wp:posOffset>
                </wp:positionV>
                <wp:extent cx="628650" cy="276225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8650" cy="2762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0AD5B28" w14:textId="117B1152" w:rsidR="0036669B" w:rsidRDefault="0036669B" w:rsidP="0036669B">
                            <w:r>
                              <w:t>OE</w:t>
                            </w:r>
                            <w:r w:rsidRPr="0036669B">
                              <w:rPr>
                                <w:i/>
                                <w:iCs/>
                              </w:rPr>
                              <w:t>cre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cx="http://schemas.microsoft.com/office/drawing/2014/chartex">
            <w:pict>
              <v:shape w14:anchorId="749C539B" id="Text Box 4" o:spid="_x0000_s1027" type="#_x0000_t202" style="position:absolute;margin-left:234pt;margin-top:25.6pt;width:49.5pt;height:21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MBkDfAIAAGgFAAAOAAAAZHJzL2Uyb0RvYy54bWysVN9v2jAQfp+0/8Hy+xrIgHaIUDGqTpOq&#10;tlo79dk4NkSzfZ5tSNhf37OTAGN76bSX5Hz3+fP9nl03WpGdcL4CU9DhxYASYTiUlVkX9Pvz7Ycr&#10;SnxgpmQKjCjoXnh6PX//blbbqchhA6oUjiCJ8dPaFnQTgp1mmecboZm/ACsMGiU4zQIe3TorHauR&#10;XassHwwmWQ2utA648B61N62RzhO/lIKHBym9CEQVFH0L6evSdxW/2XzGpmvH7KbinRvsH7zQrDL4&#10;6IHqhgVGtq76g0pX3IEHGS446AykrLhIMWA0w8FZNE8bZkWKBZPj7SFN/v/R8vvdoyNVWdARJYZp&#10;LNGzaAL5DA0ZxezU1k8R9GQRFhpUY5V7vUdlDLqRTsc/hkPQjnneH3IbyTgqJ/nVZIwWjqb8cpLn&#10;48iSHS9b58MXAZpEoaAOS5cyynZ3PrTQHhLfMnBbKZXKpwyp8YGPSP+bBcmViRqRGqGjiQG1jicp&#10;7JWIGGW+CYmJSP5HRWpBsVSO7Bg2D+NcmJBCT7yIjiiJTrzlYoc/evWWy20c/ctgwuGyrgy4FP2Z&#10;2+WP3mXZ4jHnJ3FHMTSrJnXAoa4rKPdYbgftuHjLbyssyh3z4ZE5nA+sI858eMCPVIDJh06iZAPu&#10;19/0EY9ti1ZKapy3gvqfW+YEJeqrwYb+NByN4oCmw2h8mePBnVpWpxaz1UvAqgxxu1iexIgPqhel&#10;A/2Cq2ERX0UTMxzfLmjoxWVotwCuFi4WiwTCkbQs3JknyyN1LFJsuefmhTnb9WXAhr6HfjLZ9Kw9&#10;W2y8aWCxDSCr1Lsxz21Wu/zjOKfu71ZP3Ben54Q6Lsj5KwAAAP//AwBQSwMEFAAGAAgAAAAhAAGf&#10;0YDlAAAADgEAAA8AAABkcnMvZG93bnJldi54bWxMj0tPg0AUhfcm/ofJNXFnh5JCkXJpGkxjYuyi&#10;tRt3AzMF4jyQmbbor/e60s1N7uuc8xXryWh2UaPvnUWYzyJgyjZO9rZFOL5tHzJgPggrhXZWIXwp&#10;D+vy9qYQuXRXu1eXQ2gZiVifC4QuhCHn3DedMsLP3KAs7U5uNCJQO7ZcjuJK4kbzOIpSbkRvyaET&#10;g6o61XwczgbhpdruxL6OTfatq+fX02b4PL4niPd309OKymYFLKgp/H3ALwPlh5KC1e5spWcaYZFm&#10;BBQQknkMjA6SdEmDGuFxsQReFvw/RvkDAAD//wMAUEsBAi0AFAAGAAgAAAAhALaDOJL+AAAA4QEA&#10;ABMAAAAAAAAAAAAAAAAAAAAAAFtDb250ZW50X1R5cGVzXS54bWxQSwECLQAUAAYACAAAACEAOP0h&#10;/9YAAACUAQAACwAAAAAAAAAAAAAAAAAvAQAAX3JlbHMvLnJlbHNQSwECLQAUAAYACAAAACEAsTAZ&#10;A3wCAABoBQAADgAAAAAAAAAAAAAAAAAuAgAAZHJzL2Uyb0RvYy54bWxQSwECLQAUAAYACAAAACEA&#10;AZ/RgOUAAAAOAQAADwAAAAAAAAAAAAAAAADWBAAAZHJzL2Rvd25yZXYueG1sUEsFBgAAAAAEAAQA&#10;8wAAAOgFAAAAAA==&#10;" filled="f" stroked="f" strokeweight=".5pt">
                <v:textbox>
                  <w:txbxContent>
                    <w:p w14:paraId="40AD5B28" w14:textId="117B1152" w:rsidR="0036669B" w:rsidRDefault="0036669B" w:rsidP="0036669B">
                      <w:r>
                        <w:t>OE</w:t>
                      </w:r>
                      <w:r w:rsidRPr="0036669B">
                        <w:rPr>
                          <w:i/>
                          <w:iCs/>
                        </w:rPr>
                        <w:t>cre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211BB2C" wp14:editId="5AC91A83">
                <wp:simplePos x="0" y="0"/>
                <wp:positionH relativeFrom="column">
                  <wp:posOffset>3838575</wp:posOffset>
                </wp:positionH>
                <wp:positionV relativeFrom="paragraph">
                  <wp:posOffset>325120</wp:posOffset>
                </wp:positionV>
                <wp:extent cx="628650" cy="276225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8650" cy="2762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4BCC85A" w14:textId="7F6BB2E9" w:rsidR="0036669B" w:rsidRDefault="0036669B" w:rsidP="0036669B">
                            <w:r>
                              <w:t>KO</w:t>
                            </w:r>
                            <w:r w:rsidRPr="0036669B">
                              <w:rPr>
                                <w:i/>
                                <w:iCs/>
                              </w:rPr>
                              <w:t>cre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cx="http://schemas.microsoft.com/office/drawing/2014/chartex">
            <w:pict>
              <v:shape w14:anchorId="5211BB2C" id="Text Box 5" o:spid="_x0000_s1028" type="#_x0000_t202" style="position:absolute;margin-left:302.25pt;margin-top:25.6pt;width:49.5pt;height:21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VAYefQIAAGgFAAAOAAAAZHJzL2Uyb0RvYy54bWysVFtP2zAUfp+0/2D5faTNaMcqUtSBmCYh&#10;QIOJZ9exaTTHx7PdNt2v32engY7thWkvyfE537lfTs+61rCN8qEhW/Hx0YgzZSXVjX2s+Lf7y3cn&#10;nIUobC0MWVXxnQr8bP72zenWzVRJKzK18gxGbJhtXcVXMbpZUQS5Uq0IR+SUhVCTb0XE0z8WtRdb&#10;WG9NUY5G02JLvnaepAoB3IteyOfZvtZKxhutg4rMVByxxfz1+btM32J+KmaPXrhVI/dhiH+IohWN&#10;hdMnUxciCrb2zR+m2kZ6CqTjkaS2IK0bqXIOyGY8epHN3Uo4lXNBcYJ7KlP4f2bl9ebWs6au+IQz&#10;K1q06F51kX2ijk1SdbYuzAC6c4DFDmx0eeAHMFPSnfZt+iMdBjnqvHuqbTImwZyWJ9MJJBKi8sO0&#10;LLP14lnZ+RA/K2pZIiru0bpcUbG5ChGBADpAki9Ll40xuX3Gsi0cvIf53yTQMDZxVB6EvZmUUB94&#10;puLOqIQx9qvSKESOPzHyCKpz49lGYHiElMrGnHq2C3RCaQTxGsU9/jmq1yj3eQyeycYn5bax5HP2&#10;L8Kuvw8h6x6PQh7kncjYLbs8AeXQ1yXVO7TbU78uwcnLBk25EiHeCo/9QB+x8/EGH20Ixac9xdmK&#10;/M+/8RMeYwspZ1vsW8XDj7XwijPzxWKgP46Pj9OC5sfx5EOJhz+ULA8ldt2eE7oyxnVxMpMJH81A&#10;ak/tA07DInmFSFgJ3xWPA3ke+yuA0yLVYpFBWEkn4pW9czKZTk1KI3ffPQjv9nMZMdDXNGymmL0Y&#10;zx6bNC0t1pF0k2c31bmv6r7+WOc80vvTk+7F4Tujng/k/BcAAAD//wMAUEsDBBQABgAIAAAAIQCn&#10;Z/gU5QAAAA4BAAAPAAAAZHJzL2Rvd25yZXYueG1sTE9NT8JAEL2b+B82Y+JNdqkUsHRLSA0xMXoA&#10;uXjbdoe2cT9qd4Hqr3c86WWSmffmfeTr0Rp2xiF03kmYTgQwdLXXnWskHN62d0tgISqnlfEOJXxh&#10;gHVxfZWrTPuL2+F5HxtGIi5kSkIbY59xHuoWrQoT36Mj7OgHqyKtQ8P1oC4kbg1PhJhzqzpHDq3q&#10;sWyx/tifrITncvuqdlVil9+mfHo5bvrPw3sq5e3N+LiisVkBizjGvw/47UD5oaBglT85HZiRMBez&#10;lKgS0mkCjAgLcU+HSsLDbAG8yPn/GsUPAAAA//8DAFBLAQItABQABgAIAAAAIQC2gziS/gAAAOEB&#10;AAATAAAAAAAAAAAAAAAAAAAAAABbQ29udGVudF9UeXBlc10ueG1sUEsBAi0AFAAGAAgAAAAhADj9&#10;If/WAAAAlAEAAAsAAAAAAAAAAAAAAAAALwEAAF9yZWxzLy5yZWxzUEsBAi0AFAAGAAgAAAAhAHZU&#10;Bh59AgAAaAUAAA4AAAAAAAAAAAAAAAAALgIAAGRycy9lMm9Eb2MueG1sUEsBAi0AFAAGAAgAAAAh&#10;AKdn+BTlAAAADgEAAA8AAAAAAAAAAAAAAAAA1wQAAGRycy9kb3ducmV2LnhtbFBLBQYAAAAABAAE&#10;APMAAADpBQAAAAA=&#10;" filled="f" stroked="f" strokeweight=".5pt">
                <v:textbox>
                  <w:txbxContent>
                    <w:p w14:paraId="34BCC85A" w14:textId="7F6BB2E9" w:rsidR="0036669B" w:rsidRDefault="0036669B" w:rsidP="0036669B">
                      <w:r>
                        <w:t>KO</w:t>
                      </w:r>
                      <w:r w:rsidRPr="0036669B">
                        <w:rPr>
                          <w:i/>
                          <w:iCs/>
                        </w:rPr>
                        <w:t>cre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F37BDDF" wp14:editId="4C43A977">
                <wp:simplePos x="0" y="0"/>
                <wp:positionH relativeFrom="column">
                  <wp:posOffset>1343025</wp:posOffset>
                </wp:positionH>
                <wp:positionV relativeFrom="paragraph">
                  <wp:posOffset>315595</wp:posOffset>
                </wp:positionV>
                <wp:extent cx="628650" cy="276225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8650" cy="2762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1BB5D4D" w14:textId="1AA3D6C6" w:rsidR="0036669B" w:rsidRDefault="0036669B">
                            <w:r>
                              <w:t>Non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 xmlns:cx="http://schemas.microsoft.com/office/drawing/2014/chartex">
            <w:pict>
              <v:shape w14:anchorId="1F37BDDF" id="Text Box 2" o:spid="_x0000_s1029" type="#_x0000_t202" style="position:absolute;margin-left:105.75pt;margin-top:24.85pt;width:49.5pt;height:21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5pJRfAIAAGgFAAAOAAAAZHJzL2Uyb0RvYy54bWysVN9v2jAQfp+0/8Hy+xpIKe1QQ8WoOk2q&#10;2mow9dk4NkSzfZ5tSNhfv7OTAGN76bSX5Hz3+fP9vr1rtCI74XwFpqDDiwElwnAoK7Mu6Lflw4cb&#10;SnxgpmQKjCjoXnh6N33/7ra2E5HDBlQpHEES4ye1LegmBDvJMs83QjN/AVYYNEpwmgU8unVWOlYj&#10;u1ZZPhiMsxpcaR1w4T1q71sjnSZ+KQUPz1J6EYgqKPoW0tel7yp+s+ktm6wds5uKd26wf/BCs8rg&#10;oweqexYY2brqDypdcQceZLjgoDOQsuIixYDRDAdn0Sw2zIoUCybH20Oa/P+j5U+7F0eqsqA5JYZp&#10;LNFSNIF8gobkMTu19RMELSzCQoNqrHKv96iMQTfS6fjHcAjaMc/7Q24jGUflOL8ZX6GFoym/Huf5&#10;VWTJjpet8+GzAE2iUFCHpUsZZbtHH1poD4lvGXiolErlU4bU+MAl0v9mQXJlokakRuhoYkCt40kK&#10;eyUiRpmvQmIikv9RkVpQzJUjO4bNwzgXJqTQEy+iI0qiE2+52OGPXr3lchtH/zKYcLisKwMuRX/m&#10;dvm9d1m2eMz5SdxRDM2qSR1w2dd1BeUey+2gHRdv+UOFRXlkPrwwh/OBdcSZD8/4kQow+dBJlGzA&#10;/fybPuKxbdFKSY3zVlD/Y8ucoER9MdjQH4ejURzQdBhdXed4cKeW1anFbPUcsCpD3C6WJzHig+pF&#10;6UC/4mqYxVfRxAzHtwsaenEe2i2Aq4WL2SyBcCQtC49mYXmkjkWKLbdsXpmzXV8GbOgn6CeTTc7a&#10;s8XGmwZm2wCySr0b89xmtcs/jnPq/m71xH1xek6o44Kc/gIAAP//AwBQSwMEFAAGAAgAAAAhAMrx&#10;Y+blAAAADgEAAA8AAABkcnMvZG93bnJldi54bWxMT01PwzAMvSPxHyIjcWNpOwZbV3eaiiYkNA4b&#10;u3BLG6+taJLSZFvh12NOcLFkv+f3ka1G04kzDb51FiGeRCDIVk63tkY4vG3u5iB8UFarzllC+CIP&#10;q/z6KlOpdhe7o/M+1IJFrE8VQhNCn0rpq4aM8hPXk2Xs6AajAq9DLfWgLixuOplE0YM0qrXs0Kie&#10;ioaqj/3JILwUm1e1KxMz/+6K5+1x3X8e3meItzfj05LHegki0Bj+PuC3A+eHnIOV7mS1Fx1CEscz&#10;piLcLx5BMGEaR3woERbTBGSeyf818h8AAAD//wMAUEsBAi0AFAAGAAgAAAAhALaDOJL+AAAA4QEA&#10;ABMAAAAAAAAAAAAAAAAAAAAAAFtDb250ZW50X1R5cGVzXS54bWxQSwECLQAUAAYACAAAACEAOP0h&#10;/9YAAACUAQAACwAAAAAAAAAAAAAAAAAvAQAAX3JlbHMvLnJlbHNQSwECLQAUAAYACAAAACEAnuaS&#10;UXwCAABoBQAADgAAAAAAAAAAAAAAAAAuAgAAZHJzL2Uyb0RvYy54bWxQSwECLQAUAAYACAAAACEA&#10;yvFj5uUAAAAOAQAADwAAAAAAAAAAAAAAAADWBAAAZHJzL2Rvd25yZXYueG1sUEsFBgAAAAAEAAQA&#10;8wAAAOgFAAAAAA==&#10;" filled="f" stroked="f" strokeweight=".5pt">
                <v:textbox>
                  <w:txbxContent>
                    <w:p w14:paraId="31BB5D4D" w14:textId="1AA3D6C6" w:rsidR="0036669B" w:rsidRDefault="0036669B">
                      <w:r>
                        <w:t>None</w:t>
                      </w:r>
                    </w:p>
                  </w:txbxContent>
                </v:textbox>
              </v:shape>
            </w:pict>
          </mc:Fallback>
        </mc:AlternateContent>
      </w:r>
    </w:p>
    <w:p w14:paraId="3A56E75C" w14:textId="6BEC7C72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32F689D7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3712D9A5" w14:textId="77777777" w:rsidR="00D34D3A" w:rsidRDefault="00D34D3A" w:rsidP="00D34D3A">
      <w:pPr>
        <w:rPr>
          <w:rFonts w:asciiTheme="majorBidi" w:hAnsiTheme="majorBidi" w:cstheme="majorBidi"/>
          <w:b/>
          <w:bCs/>
          <w:color w:val="333333"/>
          <w:sz w:val="24"/>
          <w:szCs w:val="24"/>
          <w:shd w:val="clear" w:color="auto" w:fill="FFFFFF"/>
        </w:rPr>
      </w:pPr>
    </w:p>
    <w:p w14:paraId="69344EEE" w14:textId="31131FA8" w:rsidR="00E31E9E" w:rsidRPr="00E31E9E" w:rsidRDefault="00D34D3A" w:rsidP="009622BB">
      <w:pPr>
        <w:jc w:val="both"/>
        <w:rPr>
          <w:rFonts w:asciiTheme="majorBidi" w:hAnsiTheme="majorBidi" w:cstheme="majorBidi"/>
          <w:bCs/>
        </w:rPr>
      </w:pPr>
      <w:r>
        <w:rPr>
          <w:rFonts w:asciiTheme="majorBidi" w:hAnsiTheme="majorBidi" w:cstheme="majorBidi"/>
          <w:b/>
        </w:rPr>
        <w:t>Figure S</w:t>
      </w:r>
      <w:r w:rsidR="009622BB">
        <w:rPr>
          <w:rFonts w:asciiTheme="majorBidi" w:hAnsiTheme="majorBidi" w:cstheme="majorBidi"/>
          <w:b/>
        </w:rPr>
        <w:t>4</w:t>
      </w:r>
      <w:r>
        <w:rPr>
          <w:rFonts w:asciiTheme="majorBidi" w:hAnsiTheme="majorBidi" w:cstheme="majorBidi"/>
          <w:b/>
        </w:rPr>
        <w:t xml:space="preserve">. Hydrolysis of un/pretreated wheat straw. </w:t>
      </w:r>
      <w:r w:rsidRPr="00E31E9E">
        <w:rPr>
          <w:rFonts w:asciiTheme="majorBidi" w:hAnsiTheme="majorBidi" w:cstheme="majorBidi"/>
          <w:bCs/>
        </w:rPr>
        <w:t xml:space="preserve">The </w:t>
      </w:r>
      <w:r w:rsidR="004F12AD" w:rsidRPr="004D3FBC">
        <w:rPr>
          <w:rFonts w:asciiTheme="majorBidi" w:hAnsiTheme="majorBidi" w:cstheme="majorBidi"/>
        </w:rPr>
        <w:t xml:space="preserve">wild type PC9 and the two </w:t>
      </w:r>
      <w:proofErr w:type="spellStart"/>
      <w:r w:rsidR="004F12AD" w:rsidRPr="004D3FBC">
        <w:rPr>
          <w:rFonts w:asciiTheme="majorBidi" w:hAnsiTheme="majorBidi" w:cstheme="majorBidi"/>
        </w:rPr>
        <w:t>transformants</w:t>
      </w:r>
      <w:proofErr w:type="spellEnd"/>
      <w:r w:rsidR="004F12AD" w:rsidRPr="00E31E9E">
        <w:rPr>
          <w:rFonts w:asciiTheme="majorBidi" w:hAnsiTheme="majorBidi" w:cstheme="majorBidi"/>
          <w:bCs/>
        </w:rPr>
        <w:t xml:space="preserve"> </w:t>
      </w:r>
      <w:proofErr w:type="gramStart"/>
      <w:r w:rsidRPr="00E31E9E">
        <w:rPr>
          <w:rFonts w:asciiTheme="majorBidi" w:hAnsiTheme="majorBidi" w:cstheme="majorBidi"/>
          <w:bCs/>
        </w:rPr>
        <w:t>were used</w:t>
      </w:r>
      <w:proofErr w:type="gramEnd"/>
      <w:r w:rsidRPr="00E31E9E">
        <w:rPr>
          <w:rFonts w:asciiTheme="majorBidi" w:hAnsiTheme="majorBidi" w:cstheme="majorBidi"/>
          <w:bCs/>
        </w:rPr>
        <w:t xml:space="preserve"> as a biological pretreatment of wheat straw for 19 and 35 days. The pretreated and untreated straw</w:t>
      </w:r>
      <w:r w:rsidR="00126D70">
        <w:rPr>
          <w:rFonts w:asciiTheme="majorBidi" w:hAnsiTheme="majorBidi" w:cstheme="majorBidi"/>
          <w:bCs/>
        </w:rPr>
        <w:t xml:space="preserve"> samples</w:t>
      </w:r>
      <w:r w:rsidRPr="00E31E9E">
        <w:rPr>
          <w:rFonts w:asciiTheme="majorBidi" w:hAnsiTheme="majorBidi" w:cstheme="majorBidi"/>
          <w:bCs/>
        </w:rPr>
        <w:t xml:space="preserve"> </w:t>
      </w:r>
      <w:r w:rsidR="00E31E9E" w:rsidRPr="00E31E9E">
        <w:rPr>
          <w:rFonts w:asciiTheme="majorBidi" w:hAnsiTheme="majorBidi" w:cstheme="majorBidi"/>
          <w:bCs/>
        </w:rPr>
        <w:t>were</w:t>
      </w:r>
      <w:r w:rsidRPr="00E31E9E">
        <w:rPr>
          <w:rFonts w:asciiTheme="majorBidi" w:hAnsiTheme="majorBidi" w:cstheme="majorBidi"/>
          <w:bCs/>
        </w:rPr>
        <w:t xml:space="preserve"> hydrolyzed by</w:t>
      </w:r>
      <w:r w:rsidR="00E31E9E" w:rsidRPr="00E31E9E">
        <w:rPr>
          <w:rFonts w:asciiTheme="majorBidi" w:hAnsiTheme="majorBidi" w:cstheme="majorBidi"/>
          <w:bCs/>
        </w:rPr>
        <w:t xml:space="preserve"> the commercial </w:t>
      </w:r>
      <w:proofErr w:type="spellStart"/>
      <w:r w:rsidR="00C66B31" w:rsidRPr="00E31E9E">
        <w:rPr>
          <w:rFonts w:asciiTheme="majorBidi" w:hAnsiTheme="majorBidi" w:cstheme="majorBidi"/>
          <w:bCs/>
        </w:rPr>
        <w:t>cellulase</w:t>
      </w:r>
      <w:proofErr w:type="spellEnd"/>
      <w:r w:rsidR="00C66B31">
        <w:rPr>
          <w:rFonts w:asciiTheme="majorBidi" w:hAnsiTheme="majorBidi" w:cstheme="majorBidi"/>
          <w:bCs/>
        </w:rPr>
        <w:t xml:space="preserve"> cocktail</w:t>
      </w:r>
      <w:r w:rsidR="00C66B31" w:rsidRPr="00E31E9E">
        <w:rPr>
          <w:rFonts w:asciiTheme="majorBidi" w:hAnsiTheme="majorBidi" w:cstheme="majorBidi"/>
          <w:bCs/>
        </w:rPr>
        <w:t xml:space="preserve"> </w:t>
      </w:r>
      <w:proofErr w:type="spellStart"/>
      <w:r w:rsidR="00E31E9E" w:rsidRPr="00E31E9E">
        <w:rPr>
          <w:rFonts w:asciiTheme="majorBidi" w:hAnsiTheme="majorBidi" w:cstheme="majorBidi"/>
          <w:bCs/>
        </w:rPr>
        <w:t>Cellic</w:t>
      </w:r>
      <w:proofErr w:type="spellEnd"/>
      <w:r w:rsidR="00E31E9E" w:rsidRPr="00E31E9E">
        <w:rPr>
          <w:rFonts w:asciiTheme="majorBidi" w:hAnsiTheme="majorBidi" w:cstheme="majorBidi"/>
          <w:bCs/>
        </w:rPr>
        <w:t>® CTec2 (</w:t>
      </w:r>
      <w:proofErr w:type="spellStart"/>
      <w:r w:rsidR="00E31E9E" w:rsidRPr="00E31E9E">
        <w:rPr>
          <w:rFonts w:asciiTheme="majorBidi" w:hAnsiTheme="majorBidi" w:cstheme="majorBidi"/>
          <w:bCs/>
        </w:rPr>
        <w:t>Novozymes</w:t>
      </w:r>
      <w:proofErr w:type="spellEnd"/>
      <w:r w:rsidR="00E31E9E" w:rsidRPr="00E31E9E">
        <w:rPr>
          <w:rFonts w:asciiTheme="majorBidi" w:hAnsiTheme="majorBidi" w:cstheme="majorBidi"/>
          <w:bCs/>
        </w:rPr>
        <w:t xml:space="preserve">), and the concentration of released soluble sugars </w:t>
      </w:r>
      <w:r w:rsidR="00C66B31">
        <w:rPr>
          <w:rFonts w:asciiTheme="majorBidi" w:hAnsiTheme="majorBidi" w:cstheme="majorBidi"/>
          <w:bCs/>
        </w:rPr>
        <w:t>was</w:t>
      </w:r>
      <w:r w:rsidR="00C66B31" w:rsidRPr="00E31E9E">
        <w:rPr>
          <w:rFonts w:asciiTheme="majorBidi" w:hAnsiTheme="majorBidi" w:cstheme="majorBidi"/>
          <w:bCs/>
        </w:rPr>
        <w:t xml:space="preserve"> </w:t>
      </w:r>
      <w:r w:rsidR="00E31E9E" w:rsidRPr="00E31E9E">
        <w:rPr>
          <w:rFonts w:asciiTheme="majorBidi" w:hAnsiTheme="majorBidi" w:cstheme="majorBidi"/>
          <w:bCs/>
        </w:rPr>
        <w:t>measured by</w:t>
      </w:r>
      <w:r w:rsidR="00C66B31">
        <w:rPr>
          <w:rFonts w:asciiTheme="majorBidi" w:hAnsiTheme="majorBidi" w:cstheme="majorBidi"/>
          <w:bCs/>
        </w:rPr>
        <w:t xml:space="preserve"> the</w:t>
      </w:r>
      <w:r w:rsidR="00E31E9E" w:rsidRPr="00E31E9E">
        <w:rPr>
          <w:rFonts w:asciiTheme="majorBidi" w:hAnsiTheme="majorBidi" w:cstheme="majorBidi"/>
          <w:bCs/>
        </w:rPr>
        <w:t xml:space="preserve"> DNS method </w:t>
      </w:r>
      <w:r w:rsidR="00E31E9E" w:rsidRPr="00E31E9E">
        <w:rPr>
          <w:rFonts w:asciiTheme="majorBidi" w:hAnsiTheme="majorBidi" w:cstheme="majorBidi"/>
          <w:bCs/>
        </w:rPr>
        <w:fldChar w:fldCharType="begin" w:fldLock="1"/>
      </w:r>
      <w:r w:rsidR="00E31E9E" w:rsidRPr="00E31E9E">
        <w:rPr>
          <w:rFonts w:asciiTheme="majorBidi" w:hAnsiTheme="majorBidi" w:cstheme="majorBidi"/>
          <w:bCs/>
        </w:rPr>
        <w:instrText>ADDIN CSL_CITATION { "citationItems" : [ { "id" : "ITEM-1", "itemData" : { "author" : [ { "dropping-particle" : "", "family" : "Miller", "given" : "Gail L", "non-dropping-particle" : "", "parse-names" : false, "suffix" : "" } ], "container-title" : "Anal. Biochem.", "id" : "ITEM-1", "issued" : { "date-parts" : [ [ "1959" ] ] }, "page" : "426-428", "title" : "Use of dinitrosalicylic acid reagent for determination of reducing sugar", "type" : "article-journal", "volume" : "31" }, "uris" : [ "http://www.mendeley.com/documents/?uuid=23f60a95-9b39-4cbe-81d1-e15cc3991b1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E31E9E" w:rsidRPr="00E31E9E">
        <w:rPr>
          <w:rFonts w:asciiTheme="majorBidi" w:hAnsiTheme="majorBidi" w:cstheme="majorBidi"/>
          <w:bCs/>
        </w:rPr>
        <w:fldChar w:fldCharType="separate"/>
      </w:r>
      <w:r w:rsidR="00E31E9E" w:rsidRPr="00E31E9E">
        <w:rPr>
          <w:rFonts w:asciiTheme="majorBidi" w:hAnsiTheme="majorBidi" w:cstheme="majorBidi"/>
          <w:bCs/>
          <w:noProof/>
        </w:rPr>
        <w:t>[1]</w:t>
      </w:r>
      <w:r w:rsidR="00E31E9E" w:rsidRPr="00E31E9E">
        <w:rPr>
          <w:rFonts w:asciiTheme="majorBidi" w:hAnsiTheme="majorBidi" w:cstheme="majorBidi"/>
          <w:bCs/>
        </w:rPr>
        <w:fldChar w:fldCharType="end"/>
      </w:r>
      <w:r w:rsidR="00E31E9E">
        <w:rPr>
          <w:rFonts w:asciiTheme="majorBidi" w:hAnsiTheme="majorBidi" w:cstheme="majorBidi"/>
          <w:bCs/>
        </w:rPr>
        <w:t>.</w:t>
      </w:r>
    </w:p>
    <w:p w14:paraId="16C4DEF3" w14:textId="77777777" w:rsidR="00E31E9E" w:rsidRDefault="00E31E9E" w:rsidP="00E31E9E">
      <w:pPr>
        <w:rPr>
          <w:rFonts w:asciiTheme="majorBidi" w:hAnsiTheme="majorBidi" w:cstheme="majorBidi"/>
        </w:rPr>
      </w:pPr>
    </w:p>
    <w:p w14:paraId="19A9C5A1" w14:textId="77777777" w:rsidR="00E31E9E" w:rsidRPr="00E31E9E" w:rsidRDefault="00E31E9E" w:rsidP="00E31E9E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</w:rPr>
      </w:pP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 xml:space="preserve">ADDIN Mendeley Bibliography CSL_BIBLIOGRAPHY </w:instrText>
      </w:r>
      <w:r>
        <w:rPr>
          <w:rFonts w:asciiTheme="majorBidi" w:hAnsiTheme="majorBidi" w:cstheme="majorBidi"/>
        </w:rPr>
        <w:fldChar w:fldCharType="separate"/>
      </w:r>
      <w:r w:rsidRPr="00E31E9E">
        <w:rPr>
          <w:rFonts w:ascii="Times New Roman" w:hAnsi="Times New Roman" w:cs="Times New Roman"/>
          <w:noProof/>
          <w:szCs w:val="24"/>
        </w:rPr>
        <w:t xml:space="preserve">1. Miller GL. Use of dinitrosalicylic acid reagent for determination of reducing sugar. Anal Biochem. 1959;31:426–8. </w:t>
      </w:r>
    </w:p>
    <w:p w14:paraId="210F718E" w14:textId="397DF303" w:rsidR="00D34D3A" w:rsidRDefault="00E31E9E" w:rsidP="00E31E9E"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 xml:space="preserve"> </w:t>
      </w:r>
      <w:r w:rsidR="00D34D3A">
        <w:rPr>
          <w:rFonts w:asciiTheme="majorBidi" w:hAnsiTheme="majorBidi" w:cstheme="majorBidi"/>
          <w:b/>
        </w:rPr>
        <w:t xml:space="preserve"> </w:t>
      </w:r>
    </w:p>
    <w:sectPr w:rsidR="00D34D3A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4D3A"/>
    <w:rsid w:val="000A400A"/>
    <w:rsid w:val="00126D70"/>
    <w:rsid w:val="0027190D"/>
    <w:rsid w:val="00292DD0"/>
    <w:rsid w:val="002E24EF"/>
    <w:rsid w:val="0036669B"/>
    <w:rsid w:val="00417817"/>
    <w:rsid w:val="004F12AD"/>
    <w:rsid w:val="00521BF8"/>
    <w:rsid w:val="008345A6"/>
    <w:rsid w:val="008A06C5"/>
    <w:rsid w:val="009622BB"/>
    <w:rsid w:val="00BA16A8"/>
    <w:rsid w:val="00C66B31"/>
    <w:rsid w:val="00D34D3A"/>
    <w:rsid w:val="00D63E75"/>
    <w:rsid w:val="00DC0278"/>
    <w:rsid w:val="00E31E9E"/>
    <w:rsid w:val="00EC50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7BCEFD"/>
  <w15:docId w15:val="{80274783-A8E0-EB48-85B7-98FA4FF5AC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34D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4D3A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4178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781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781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78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7817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chart" Target="charts/chart1.xml"/><Relationship Id="rId4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../embeddings/oleObject1.bin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US" dirty="0"/>
              <a:t>Hydrolysis of biologically</a:t>
            </a:r>
            <a:r>
              <a:rPr lang="en-US" baseline="0" dirty="0"/>
              <a:t> pretreated wheat straw</a:t>
            </a:r>
            <a:endParaRPr lang="he-IL" dirty="0"/>
          </a:p>
        </c:rich>
      </c:tx>
      <c:layout>
        <c:manualLayout>
          <c:xMode val="edge"/>
          <c:yMode val="edge"/>
          <c:x val="0.20686477213003079"/>
          <c:y val="1.7208001720800174E-2"/>
        </c:manualLayout>
      </c:layout>
      <c:overlay val="0"/>
    </c:title>
    <c:autoTitleDeleted val="0"/>
    <c:plotArea>
      <c:layout>
        <c:manualLayout>
          <c:layoutTarget val="inner"/>
          <c:xMode val="edge"/>
          <c:yMode val="edge"/>
          <c:x val="0.180239566104506"/>
          <c:y val="0.3441269013060132"/>
          <c:w val="0.784221339477987"/>
          <c:h val="0.48698020428169514"/>
        </c:manualLayout>
      </c:layout>
      <c:barChart>
        <c:barDir val="col"/>
        <c:grouping val="clustered"/>
        <c:varyColors val="0"/>
        <c:ser>
          <c:idx val="1"/>
          <c:order val="0"/>
          <c:tx>
            <c:v>19 days</c:v>
          </c:tx>
          <c:spPr>
            <a:solidFill>
              <a:schemeClr val="tx2">
                <a:lumMod val="60000"/>
                <a:lumOff val="40000"/>
              </a:schemeClr>
            </a:solidFill>
          </c:spPr>
          <c:invertIfNegative val="0"/>
          <c:dLbls>
            <c:dLbl>
              <c:idx val="0"/>
              <c:layout>
                <c:manualLayout>
                  <c:x val="-2.5406504065040606E-3"/>
                  <c:y val="0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26.9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0-4BDC-214A-BF8F-38FC16A7FB97}"/>
                </c:ext>
                <c:ext xmlns:c15="http://schemas.microsoft.com/office/drawing/2012/chart" uri="{CE6537A1-D6FC-4f65-9D91-7224C49458BB}"/>
              </c:extLst>
            </c:dLbl>
            <c:dLbl>
              <c:idx val="1"/>
              <c:layout>
                <c:manualLayout>
                  <c:x val="-5.0813008130081525E-3"/>
                  <c:y val="-6.0240963855421908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39.2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1-4BDC-214A-BF8F-38FC16A7FB97}"/>
                </c:ext>
                <c:ext xmlns:c15="http://schemas.microsoft.com/office/drawing/2012/chart" uri="{CE6537A1-D6FC-4f65-9D91-7224C49458BB}"/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43.3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2-4BDC-214A-BF8F-38FC16A7FB97}"/>
                </c:ex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-5.0813008130081525E-3"/>
                  <c:y val="-1.5060240963855403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19.4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3-4BDC-214A-BF8F-38FC16A7FB97}"/>
                </c:ex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'Magellan for F50 Sheet 3'!$J$77:$J$80</c:f>
                <c:numCache>
                  <c:formatCode>General</c:formatCode>
                  <c:ptCount val="4"/>
                  <c:pt idx="0">
                    <c:v>2.0989435466866642</c:v>
                  </c:pt>
                  <c:pt idx="1">
                    <c:v>8.9921158234117886</c:v>
                  </c:pt>
                  <c:pt idx="2">
                    <c:v>1.248625265513537</c:v>
                  </c:pt>
                  <c:pt idx="3">
                    <c:v>1.6111293748554538</c:v>
                  </c:pt>
                </c:numCache>
              </c:numRef>
            </c:plus>
            <c:minus>
              <c:numRef>
                <c:f>'Magellan for F50 Sheet 3'!$J$77:$J$80</c:f>
                <c:numCache>
                  <c:formatCode>General</c:formatCode>
                  <c:ptCount val="4"/>
                  <c:pt idx="0">
                    <c:v>2.0989435466866642</c:v>
                  </c:pt>
                  <c:pt idx="1">
                    <c:v>8.9921158234117886</c:v>
                  </c:pt>
                  <c:pt idx="2">
                    <c:v>1.248625265513537</c:v>
                  </c:pt>
                  <c:pt idx="3">
                    <c:v>1.6111293748554538</c:v>
                  </c:pt>
                </c:numCache>
              </c:numRef>
            </c:minus>
          </c:errBars>
          <c:cat>
            <c:strRef>
              <c:f>'Magellan for F50 Sheet 3'!$H$77:$H$80</c:f>
              <c:strCache>
                <c:ptCount val="4"/>
                <c:pt idx="0">
                  <c:v>No</c:v>
                </c:pt>
                <c:pt idx="1">
                  <c:v>PC9</c:v>
                </c:pt>
                <c:pt idx="2">
                  <c:v>OE7</c:v>
                </c:pt>
                <c:pt idx="3">
                  <c:v>Ko1</c:v>
                </c:pt>
              </c:strCache>
            </c:strRef>
          </c:cat>
          <c:val>
            <c:numRef>
              <c:f>'Magellan for F50 Sheet 3'!$F$83:$F$86</c:f>
              <c:numCache>
                <c:formatCode>General</c:formatCode>
                <c:ptCount val="4"/>
                <c:pt idx="0">
                  <c:v>26.853006329113921</c:v>
                </c:pt>
                <c:pt idx="1">
                  <c:v>39.236867088607433</c:v>
                </c:pt>
                <c:pt idx="2">
                  <c:v>43.267800632911403</c:v>
                </c:pt>
                <c:pt idx="3">
                  <c:v>19.38544303797457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4BDC-214A-BF8F-38FC16A7FB97}"/>
            </c:ext>
          </c:extLst>
        </c:ser>
        <c:ser>
          <c:idx val="0"/>
          <c:order val="1"/>
          <c:tx>
            <c:v>35 days</c:v>
          </c:tx>
          <c:spPr>
            <a:solidFill>
              <a:schemeClr val="accent2">
                <a:lumMod val="75000"/>
              </a:schemeClr>
            </a:solidFill>
          </c:spPr>
          <c:invertIfNegative val="0"/>
          <c:dLbls>
            <c:dLbl>
              <c:idx val="0"/>
              <c:layout>
                <c:manualLayout>
                  <c:x val="1.0162601626016305E-2"/>
                  <c:y val="-1.0040160642570302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25.4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5-4BDC-214A-BF8F-38FC16A7FB97}"/>
                </c:ext>
                <c:ext xmlns:c15="http://schemas.microsoft.com/office/drawing/2012/chart" uri="{CE6537A1-D6FC-4f65-9D91-7224C49458BB}"/>
              </c:extLst>
            </c:dLbl>
            <c:dLbl>
              <c:idx val="1"/>
              <c:tx>
                <c:rich>
                  <a:bodyPr/>
                  <a:lstStyle/>
                  <a:p>
                    <a:r>
                      <a:rPr lang="en-US"/>
                      <a:t>75.2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6-4BDC-214A-BF8F-38FC16A7FB97}"/>
                </c:ext>
                <c:ext xmlns:c15="http://schemas.microsoft.com/office/drawing/2012/chart" uri="{CE6537A1-D6FC-4f65-9D91-7224C49458BB}"/>
              </c:extLst>
            </c:dLbl>
            <c:dLbl>
              <c:idx val="2"/>
              <c:tx>
                <c:rich>
                  <a:bodyPr/>
                  <a:lstStyle/>
                  <a:p>
                    <a:r>
                      <a:rPr lang="en-US"/>
                      <a:t>68.5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7-4BDC-214A-BF8F-38FC16A7FB97}"/>
                </c:ext>
                <c:ext xmlns:c15="http://schemas.microsoft.com/office/drawing/2012/chart" uri="{CE6537A1-D6FC-4f65-9D91-7224C49458BB}"/>
              </c:extLst>
            </c:dLbl>
            <c:dLbl>
              <c:idx val="3"/>
              <c:tx>
                <c:rich>
                  <a:bodyPr/>
                  <a:lstStyle/>
                  <a:p>
                    <a:r>
                      <a:rPr lang="en-US"/>
                      <a:t>32.1</a:t>
                    </a:r>
                  </a:p>
                </c:rich>
              </c:tx>
              <c:showLegendKey val="0"/>
              <c:showVal val="1"/>
              <c:showCatName val="0"/>
              <c:showSerName val="0"/>
              <c:showPercent val="0"/>
              <c:showBubbleSize val="0"/>
              <c:extLst xmlns:c16r2="http://schemas.microsoft.com/office/drawing/2015/06/chart">
                <c:ext xmlns:c16="http://schemas.microsoft.com/office/drawing/2014/chart" uri="{C3380CC4-5D6E-409C-BE32-E72D297353CC}">
                  <c16:uniqueId val="{00000008-4BDC-214A-BF8F-38FC16A7FB97}"/>
                </c:ex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 xmlns:c16r2="http://schemas.microsoft.com/office/drawing/2015/06/chart"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'Magellan for F50 Sheet 3'!$S$181:$S$184</c:f>
                <c:numCache>
                  <c:formatCode>General</c:formatCode>
                  <c:ptCount val="4"/>
                  <c:pt idx="0">
                    <c:v>1.656481345342339</c:v>
                  </c:pt>
                  <c:pt idx="1">
                    <c:v>1.2371336676454185</c:v>
                  </c:pt>
                  <c:pt idx="2">
                    <c:v>8.6350974930362701E-2</c:v>
                  </c:pt>
                  <c:pt idx="3">
                    <c:v>3.1985022571974726</c:v>
                  </c:pt>
                </c:numCache>
              </c:numRef>
            </c:plus>
            <c:minus>
              <c:numRef>
                <c:f>'Magellan for F50 Sheet 3'!$S$181:$S$184</c:f>
                <c:numCache>
                  <c:formatCode>General</c:formatCode>
                  <c:ptCount val="4"/>
                  <c:pt idx="0">
                    <c:v>1.656481345342339</c:v>
                  </c:pt>
                  <c:pt idx="1">
                    <c:v>1.2371336676454185</c:v>
                  </c:pt>
                  <c:pt idx="2">
                    <c:v>8.6350974930362701E-2</c:v>
                  </c:pt>
                  <c:pt idx="3">
                    <c:v>3.1985022571974726</c:v>
                  </c:pt>
                </c:numCache>
              </c:numRef>
            </c:minus>
          </c:errBars>
          <c:val>
            <c:numRef>
              <c:f>'Magellan for F50 Sheet 3'!$R$181:$R$184</c:f>
              <c:numCache>
                <c:formatCode>General</c:formatCode>
                <c:ptCount val="4"/>
                <c:pt idx="0">
                  <c:v>25.366295264623922</c:v>
                </c:pt>
                <c:pt idx="1">
                  <c:v>75.162488393685578</c:v>
                </c:pt>
                <c:pt idx="2">
                  <c:v>68.48189415041783</c:v>
                </c:pt>
                <c:pt idx="3">
                  <c:v>32.05199628597957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9-4BDC-214A-BF8F-38FC16A7FB9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10673208"/>
        <c:axId val="410673992"/>
      </c:barChart>
      <c:catAx>
        <c:axId val="410673208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baseline="0">
                <a:solidFill>
                  <a:schemeClr val="bg1"/>
                </a:solidFill>
              </a:defRPr>
            </a:pPr>
            <a:endParaRPr lang="he-IL"/>
          </a:p>
        </c:txPr>
        <c:crossAx val="410673992"/>
        <c:crosses val="autoZero"/>
        <c:auto val="1"/>
        <c:lblAlgn val="ctr"/>
        <c:lblOffset val="100"/>
        <c:noMultiLvlLbl val="0"/>
      </c:catAx>
      <c:valAx>
        <c:axId val="41067399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Reducing ends [mM]</a:t>
                </a:r>
              </a:p>
            </c:rich>
          </c:tx>
          <c:layout>
            <c:manualLayout>
              <c:xMode val="edge"/>
              <c:yMode val="edge"/>
              <c:x val="3.1822851138221711E-2"/>
              <c:y val="0.3581583552055990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410673208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20698176866132406"/>
          <c:y val="0.31384079625589223"/>
          <c:w val="0.14322108973362205"/>
          <c:h val="0.15221307563827205"/>
        </c:manualLayout>
      </c:layout>
      <c:overlay val="0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641AA4-BBB3-49A1-BD6C-24014C850A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33</Words>
  <Characters>1170</Characters>
  <Application>Microsoft Office Word</Application>
  <DocSecurity>0</DocSecurity>
  <Lines>9</Lines>
  <Paragraphs>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/>
      <vt:lpstr/>
    </vt:vector>
  </TitlesOfParts>
  <Company>Weizmann Institute of Science</Company>
  <LinksUpToDate>false</LinksUpToDate>
  <CharactersWithSpaces>14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lina Shamshoon</dc:creator>
  <cp:lastModifiedBy>hadar</cp:lastModifiedBy>
  <cp:revision>3</cp:revision>
  <dcterms:created xsi:type="dcterms:W3CDTF">2018-06-25T14:48:00Z</dcterms:created>
  <dcterms:modified xsi:type="dcterms:W3CDTF">2018-07-01T1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biotechnology-for-biofuels</vt:lpwstr>
  </property>
  <property fmtid="{D5CDD505-2E9C-101B-9397-08002B2CF9AE}" pid="7" name="Mendeley Recent Style Name 2_1">
    <vt:lpwstr>Biotechnology for Biofuels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b266b55-c27e-3a50-8470-177c05c462b3</vt:lpwstr>
  </property>
  <property fmtid="{D5CDD505-2E9C-101B-9397-08002B2CF9AE}" pid="24" name="Mendeley Citation Style_1">
    <vt:lpwstr>http://www.zotero.org/styles/biotechnology-for-biofuels</vt:lpwstr>
  </property>
</Properties>
</file>